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isual Novel</w:t>
      </w:r>
      <w:r w:rsidRPr="0054364B">
        <w:t xml:space="preserve"> (VN) é um género de jogo focado em narrativa amplamente popular que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rPr>
          <w:noProof/>
        </w:rPr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rPr>
          <w:noProof/>
        </w:rPr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rPr>
          <w:noProof/>
        </w:rPr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rPr>
          <w:noProof/>
        </w:rPr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proofErr w:type="spellStart"/>
      <w:r w:rsidRPr="00D1284A">
        <w:rPr>
          <w:i/>
          <w:iCs/>
        </w:rPr>
        <w:t>Myst</w:t>
      </w:r>
      <w:proofErr w:type="spellEnd"/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proofErr w:type="spellStart"/>
      <w:r w:rsidRPr="00D1284A">
        <w:rPr>
          <w:i/>
          <w:iCs/>
        </w:rPr>
        <w:t>The</w:t>
      </w:r>
      <w:proofErr w:type="spellEnd"/>
      <w:r w:rsidRPr="00D1284A">
        <w:rPr>
          <w:i/>
          <w:iCs/>
        </w:rPr>
        <w:t xml:space="preserve"> </w:t>
      </w:r>
      <w:proofErr w:type="spellStart"/>
      <w:r w:rsidRPr="00D1284A">
        <w:rPr>
          <w:i/>
          <w:iCs/>
        </w:rPr>
        <w:t>Sims</w:t>
      </w:r>
      <w:proofErr w:type="spellEnd"/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rPr>
          <w:noProof/>
        </w:rPr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proofErr w:type="spellStart"/>
      <w:r w:rsidRPr="005131AA">
        <w:rPr>
          <w:i/>
          <w:iCs/>
        </w:rPr>
        <w:t>gameplay</w:t>
      </w:r>
      <w:proofErr w:type="spellEnd"/>
      <w:r>
        <w:t xml:space="preserve"> dos jogos supracitados: </w:t>
      </w:r>
      <w:proofErr w:type="spellStart"/>
      <w:r w:rsidRPr="005131AA">
        <w:rPr>
          <w:i/>
          <w:iCs/>
        </w:rPr>
        <w:t>Mys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</w:t>
      </w:r>
      <w:proofErr w:type="spellStart"/>
      <w:r>
        <w:t>adventura</w:t>
      </w:r>
      <w:proofErr w:type="spellEnd"/>
      <w:r>
        <w:t xml:space="preserve">, no qual o jogador interage com o clique (aperceba-se do ícone da mão), e </w:t>
      </w:r>
      <w:proofErr w:type="spellStart"/>
      <w:r w:rsidRPr="005131AA">
        <w:rPr>
          <w:i/>
          <w:iCs/>
        </w:rPr>
        <w:t>The</w:t>
      </w:r>
      <w:proofErr w:type="spellEnd"/>
      <w:r>
        <w:t xml:space="preserve"> </w:t>
      </w:r>
      <w:proofErr w:type="spellStart"/>
      <w:r w:rsidRPr="005131AA">
        <w:rPr>
          <w:i/>
          <w:iCs/>
        </w:rPr>
        <w:t>Sims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0F644C14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 (1976), também conhecido por </w:t>
      </w:r>
      <w:r w:rsidR="00CF545D" w:rsidRPr="00CF545D">
        <w:rPr>
          <w:i/>
          <w:iCs/>
        </w:rPr>
        <w:t xml:space="preserve">Colossal Cave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, uma aventura de </w:t>
      </w:r>
      <w:r w:rsidR="008E661E">
        <w:t>base textual</w:t>
      </w:r>
      <w:r w:rsidR="00CF545D">
        <w:t xml:space="preserve"> n</w:t>
      </w:r>
      <w:r w:rsidR="008E661E">
        <w:t>a</w:t>
      </w:r>
      <w:r w:rsidR="00CF545D">
        <w:t xml:space="preserve"> qual, e através da digitação de comandos (palavras), o jogador </w:t>
      </w:r>
      <w:r w:rsidR="00F96D76">
        <w:t xml:space="preserve">interage com objetos, se move e explora </w:t>
      </w:r>
      <w:r w:rsidR="00F96D76">
        <w:lastRenderedPageBreak/>
        <w:t xml:space="preserve">um sistema de </w:t>
      </w:r>
      <w:r w:rsidR="008E661E">
        <w:t>cavernas</w:t>
      </w:r>
      <w:r w:rsidR="00F96D76">
        <w:t xml:space="preserve">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C45982B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30302A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,"previously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proofErr w:type="spellStart"/>
      <w:r w:rsidR="00E40CEB">
        <w:rPr>
          <w:i/>
          <w:iCs/>
        </w:rPr>
        <w:t>Myst</w:t>
      </w:r>
      <w:proofErr w:type="spellEnd"/>
      <w:r w:rsidR="00E40CEB">
        <w:t xml:space="preserve">, </w:t>
      </w:r>
      <w:r w:rsidR="0030302A">
        <w:t>abaixo</w:t>
      </w:r>
      <w:r w:rsidR="00CF5E5C">
        <w:t>.</w:t>
      </w:r>
      <w:r w:rsidR="00E40CEB">
        <w:t xml:space="preserve"> </w:t>
      </w:r>
    </w:p>
    <w:p w14:paraId="4CEB51C2" w14:textId="688B0276" w:rsidR="00D11763" w:rsidRDefault="00D11763" w:rsidP="00FE28E1">
      <w:pPr>
        <w:jc w:val="center"/>
      </w:pPr>
      <w:r>
        <w:rPr>
          <w:noProof/>
        </w:rPr>
        <w:drawing>
          <wp:inline distT="0" distB="0" distL="0" distR="0" wp14:anchorId="20784ECD" wp14:editId="0122307C">
            <wp:extent cx="2122300" cy="1287356"/>
            <wp:effectExtent l="0" t="0" r="0" b="8255"/>
            <wp:docPr id="5014543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8934" cy="1315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D1F0EC7" wp14:editId="43111367">
            <wp:extent cx="2183765" cy="1303601"/>
            <wp:effectExtent l="0" t="0" r="6985" b="0"/>
            <wp:docPr id="153364300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59" cy="1335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9D5692" wp14:editId="1BA5CF5E">
            <wp:extent cx="2134388" cy="1279640"/>
            <wp:effectExtent l="0" t="0" r="0" b="0"/>
            <wp:docPr id="20546328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516" cy="1318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E28E1">
        <w:rPr>
          <w:noProof/>
        </w:rPr>
        <w:drawing>
          <wp:inline distT="0" distB="0" distL="0" distR="0" wp14:anchorId="1F9FA57D" wp14:editId="15C758C9">
            <wp:extent cx="2171300" cy="1281006"/>
            <wp:effectExtent l="0" t="0" r="635" b="0"/>
            <wp:docPr id="10270982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37"/>
                    <a:stretch/>
                  </pic:blipFill>
                  <pic:spPr bwMode="auto">
                    <a:xfrm>
                      <a:off x="0" y="0"/>
                      <a:ext cx="2190214" cy="129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3F8BB2" w14:textId="21027DB5" w:rsidR="00D11763" w:rsidRPr="0030302A" w:rsidRDefault="00D11763" w:rsidP="008E661E">
      <w:pPr>
        <w:jc w:val="both"/>
        <w:rPr>
          <w:lang w:val="pt-BR"/>
        </w:rPr>
      </w:pPr>
      <w:r w:rsidRPr="0030302A">
        <w:rPr>
          <w:lang w:val="pt-BR"/>
        </w:rPr>
        <w:t xml:space="preserve">Fig.1 – </w:t>
      </w:r>
      <w:r w:rsidR="0030302A" w:rsidRPr="0030302A">
        <w:rPr>
          <w:lang w:val="pt-BR"/>
        </w:rPr>
        <w:t xml:space="preserve">Diferentes ambientes em </w:t>
      </w:r>
      <w:r w:rsidR="0030302A" w:rsidRPr="0030302A">
        <w:rPr>
          <w:i/>
          <w:iCs/>
          <w:lang w:val="pt-BR"/>
        </w:rPr>
        <w:t>Myst</w:t>
      </w:r>
      <w:r w:rsidR="0030302A" w:rsidRPr="0030302A">
        <w:rPr>
          <w:lang w:val="pt-BR"/>
        </w:rPr>
        <w:t xml:space="preserve"> </w:t>
      </w:r>
      <w:r w:rsidR="0030302A">
        <w:fldChar w:fldCharType="begin" w:fldLock="1"/>
      </w:r>
      <w:r w:rsidR="00536B7B">
        <w:rPr>
          <w:lang w:val="pt-BR"/>
        </w:rP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 w:rsidR="0030302A">
        <w:fldChar w:fldCharType="separate"/>
      </w:r>
      <w:r w:rsidR="0030302A" w:rsidRPr="0030302A">
        <w:rPr>
          <w:noProof/>
          <w:lang w:val="pt-BR"/>
        </w:rPr>
        <w:t>(Cyan Productions, 1993)</w:t>
      </w:r>
      <w:r w:rsidR="0030302A">
        <w:fldChar w:fldCharType="end"/>
      </w:r>
      <w:r w:rsidR="0030302A">
        <w:t xml:space="preserve">, nos quais se recorre ao clique do rato como </w:t>
      </w:r>
      <w:r w:rsidR="0030302A" w:rsidRPr="0030302A">
        <w:rPr>
          <w:i/>
          <w:iCs/>
        </w:rPr>
        <w:t>input</w:t>
      </w:r>
      <w:r w:rsidR="0030302A">
        <w:t xml:space="preserve"> e a uma representação gráfica para qualquer ação.</w:t>
      </w:r>
    </w:p>
    <w:p w14:paraId="14284311" w14:textId="662DA1B3" w:rsidR="0030302A" w:rsidRDefault="0030302A" w:rsidP="0030302A">
      <w:pPr>
        <w:jc w:val="both"/>
      </w:pPr>
      <w:r>
        <w:rPr>
          <w:lang w:val="pt-BR"/>
        </w:rPr>
        <w:t>Contudo, e ao contrário do acima, nem todos os videojogos traduzem todos os comandos para um mesmo tipo de interação</w:t>
      </w:r>
      <w:r>
        <w:rPr>
          <w:rStyle w:val="FootnoteReference"/>
          <w:lang w:val="pt-BR"/>
        </w:rPr>
        <w:footnoteReference w:id="7"/>
      </w:r>
      <w:r w:rsidR="003666C2">
        <w:rPr>
          <w:lang w:val="pt-BR"/>
        </w:rPr>
        <w:t xml:space="preserve">: supondo-se que um mesmo objeto pode ser manuseado de diversas formas, torna-se necessário uma representação visual que permita ao jogador escolher qual a ação exata que pretende efetuar na dada interação. </w:t>
      </w:r>
      <w:r w:rsidR="003666C2">
        <w:t xml:space="preserve">Assim, </w:t>
      </w:r>
      <w:r w:rsidR="00C52BA5">
        <w:t>também surgiram</w:t>
      </w:r>
      <w:r w:rsidR="003666C2" w:rsidRPr="005627C6">
        <w:t xml:space="preserve"> menus </w:t>
      </w:r>
      <w:r w:rsidR="00C52BA5">
        <w:t>que permitiram</w:t>
      </w:r>
      <w:r w:rsidR="003666C2" w:rsidRPr="005627C6">
        <w:t xml:space="preserve"> uma interação mais ágil, ao listar os possíveis comandos </w:t>
      </w:r>
      <w:r w:rsidR="003666C2">
        <w:t xml:space="preserve">num dado momento </w:t>
      </w:r>
      <w:r w:rsidR="003666C2" w:rsidRPr="005627C6">
        <w:t xml:space="preserve">e objetos </w:t>
      </w:r>
      <w:r w:rsidR="003666C2">
        <w:t>no</w:t>
      </w:r>
      <w:r w:rsidR="003666C2" w:rsidRPr="005627C6">
        <w:t xml:space="preserve"> inventário</w:t>
      </w:r>
      <w:r w:rsidR="0038070B">
        <w:t xml:space="preserve"> – como é o caso de </w:t>
      </w:r>
      <w:proofErr w:type="spellStart"/>
      <w:r w:rsidR="0038070B">
        <w:rPr>
          <w:i/>
          <w:iCs/>
        </w:rPr>
        <w:t>The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Secret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of</w:t>
      </w:r>
      <w:proofErr w:type="spellEnd"/>
      <w:r w:rsidR="0038070B">
        <w:rPr>
          <w:i/>
          <w:iCs/>
        </w:rPr>
        <w:t xml:space="preserve"> </w:t>
      </w:r>
      <w:proofErr w:type="spellStart"/>
      <w:r w:rsidR="0038070B">
        <w:rPr>
          <w:i/>
          <w:iCs/>
        </w:rPr>
        <w:t>Monkey</w:t>
      </w:r>
      <w:proofErr w:type="spellEnd"/>
      <w:r w:rsidR="0038070B">
        <w:rPr>
          <w:i/>
          <w:iCs/>
        </w:rPr>
        <w:t xml:space="preserve"> Island </w:t>
      </w:r>
      <w:r w:rsidR="0038070B">
        <w:t>(1990)</w:t>
      </w:r>
      <w:r w:rsidR="003666C2" w:rsidRPr="005627C6">
        <w:t>.</w:t>
      </w:r>
    </w:p>
    <w:p w14:paraId="0ACD1763" w14:textId="7906E4D0" w:rsidR="003A65EB" w:rsidRPr="0030302A" w:rsidRDefault="003A65EB" w:rsidP="0030302A">
      <w:pPr>
        <w:jc w:val="both"/>
        <w:rPr>
          <w:lang w:val="pt-BR"/>
        </w:rPr>
      </w:pPr>
      <w:r>
        <w:tab/>
      </w:r>
    </w:p>
    <w:p w14:paraId="3F6D8257" w14:textId="57566570" w:rsidR="00C341B4" w:rsidRPr="00C341B4" w:rsidRDefault="007078FA" w:rsidP="00F66FAE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0AB402E0" wp14:editId="0DC255D8">
            <wp:extent cx="2560320" cy="1554480"/>
            <wp:effectExtent l="0" t="0" r="0" b="7620"/>
            <wp:docPr id="2088161226" name="Picture 1" descr="A video game screen with cartoon character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61226" name="Picture 1" descr="A video game screen with cartoon characters&#10;&#10;Description automatically generated"/>
                    <pic:cNvPicPr/>
                  </pic:nvPicPr>
                  <pic:blipFill rotWithShape="1">
                    <a:blip r:embed="rId19"/>
                    <a:srcRect l="16089" t="6495" r="16795" b="22279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8D0908" wp14:editId="585F7194">
            <wp:extent cx="2560320" cy="1554480"/>
            <wp:effectExtent l="0" t="0" r="0" b="7620"/>
            <wp:docPr id="694908777" name="Picture 1" descr="A video game screen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908777" name="Picture 1" descr="A video game screen with a group of people sitting at a table&#10;&#10;Description automatically generated"/>
                    <pic:cNvPicPr/>
                  </pic:nvPicPr>
                  <pic:blipFill rotWithShape="1">
                    <a:blip r:embed="rId20"/>
                    <a:srcRect l="16218" t="6496" r="16666" b="20911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0248CC08" wp14:editId="7EDB64D5">
            <wp:extent cx="2560320" cy="1554480"/>
            <wp:effectExtent l="0" t="0" r="0" b="7620"/>
            <wp:docPr id="2134985190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4985190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1"/>
                    <a:srcRect l="16134" t="6556" r="16724" b="21148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41B4">
        <w:rPr>
          <w:noProof/>
        </w:rPr>
        <w:drawing>
          <wp:inline distT="0" distB="0" distL="0" distR="0" wp14:anchorId="132FA933" wp14:editId="40AFFC8B">
            <wp:extent cx="2560320" cy="1554480"/>
            <wp:effectExtent l="0" t="0" r="0" b="7620"/>
            <wp:docPr id="442998905" name="Picture 1" descr="A video game with a group of people sitting at a tabl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998905" name="Picture 1" descr="A video game with a group of people sitting at a table&#10;&#10;Description automatically generated"/>
                    <pic:cNvPicPr/>
                  </pic:nvPicPr>
                  <pic:blipFill rotWithShape="1">
                    <a:blip r:embed="rId22"/>
                    <a:srcRect l="16282" t="6838" r="16796" b="21595"/>
                    <a:stretch/>
                  </pic:blipFill>
                  <pic:spPr bwMode="auto">
                    <a:xfrm>
                      <a:off x="0" y="0"/>
                      <a:ext cx="2560320" cy="1554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>
        <w:rPr>
          <w:noProof/>
        </w:rPr>
        <w:drawing>
          <wp:inline distT="0" distB="0" distL="0" distR="0" wp14:anchorId="3ECD0444" wp14:editId="120C4B92">
            <wp:extent cx="2560320" cy="1547715"/>
            <wp:effectExtent l="0" t="0" r="0" b="0"/>
            <wp:docPr id="2051587329" name="Picture 1" descr="A video game screen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87329" name="Picture 1" descr="A video game screen with cartoon characters&#10;&#10;Description automatically generated"/>
                    <pic:cNvPicPr/>
                  </pic:nvPicPr>
                  <pic:blipFill rotWithShape="1">
                    <a:blip r:embed="rId23"/>
                    <a:srcRect l="16372" t="6662" r="16568" b="21269"/>
                    <a:stretch/>
                  </pic:blipFill>
                  <pic:spPr bwMode="auto">
                    <a:xfrm>
                      <a:off x="0" y="0"/>
                      <a:ext cx="2560320" cy="15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FAE" w:rsidRPr="00F66FAE">
        <w:rPr>
          <w:noProof/>
        </w:rPr>
        <w:t xml:space="preserve"> </w:t>
      </w:r>
      <w:r w:rsidR="00F66FAE">
        <w:rPr>
          <w:noProof/>
        </w:rPr>
        <w:drawing>
          <wp:inline distT="0" distB="0" distL="0" distR="0" wp14:anchorId="5C5B9796" wp14:editId="0106D13D">
            <wp:extent cx="2560320" cy="1555349"/>
            <wp:effectExtent l="0" t="0" r="0" b="6985"/>
            <wp:docPr id="880134790" name="Picture 1" descr="A video game with cartoon charac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0134790" name="Picture 1" descr="A video game with cartoon characters&#10;&#10;Description automatically generated"/>
                    <pic:cNvPicPr/>
                  </pic:nvPicPr>
                  <pic:blipFill rotWithShape="1">
                    <a:blip r:embed="rId24"/>
                    <a:srcRect l="16271" t="7013" r="17150" b="21084"/>
                    <a:stretch/>
                  </pic:blipFill>
                  <pic:spPr bwMode="auto">
                    <a:xfrm>
                      <a:off x="0" y="0"/>
                      <a:ext cx="2560320" cy="15553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CE0AEF" w14:textId="4F831596" w:rsidR="003A65EB" w:rsidRPr="003A65EB" w:rsidRDefault="003A65EB" w:rsidP="0003311B">
      <w:pPr>
        <w:jc w:val="both"/>
        <w:rPr>
          <w:lang w:val="pt-BR"/>
        </w:rPr>
      </w:pPr>
      <w:r w:rsidRPr="003A65EB">
        <w:rPr>
          <w:lang w:val="pt-BR"/>
        </w:rPr>
        <w:t xml:space="preserve">Fig.1 – Exemplos de gameplay de </w:t>
      </w:r>
      <w:r w:rsidRPr="00C341B4">
        <w:rPr>
          <w:i/>
          <w:iCs/>
          <w:lang w:val="pt-BR"/>
        </w:rPr>
        <w:t>The Secret of Monkey Island</w:t>
      </w:r>
      <w:r w:rsidR="00536B7B">
        <w:rPr>
          <w:i/>
          <w:iCs/>
          <w:lang w:val="pt-BR"/>
        </w:rPr>
        <w:t xml:space="preserve"> </w:t>
      </w:r>
      <w:r w:rsidR="00536B7B">
        <w:rPr>
          <w:i/>
          <w:iCs/>
          <w:lang w:val="pt-BR"/>
        </w:rPr>
        <w:fldChar w:fldCharType="begin" w:fldLock="1"/>
      </w:r>
      <w:r w:rsidR="000F69ED">
        <w:rPr>
          <w:i/>
          <w:iCs/>
          <w:lang w:val="pt-BR"/>
        </w:rPr>
        <w:instrText>ADDIN CSL_CITATION {"citationItems":[{"id":"ITEM-1","itemData":{"author":[{"dropping-particle":"","family":"Lucasfilm Games","given":"","non-dropping-particle":"","parse-names":false,"suffix":""}],"id":"ITEM-1","issued":{"date-parts":[["1990"]]},"title":"The Secret of Monkey Island","type":"article"},"uris":["http://www.mendeley.com/documents/?uuid=aeb7a7a5-505e-4962-9189-39b42e5918ab"]}],"mendeley":{"formattedCitation":"(Lucasfilm Games, 1990)","plainTextFormattedCitation":"(Lucasfilm Games, 1990)","previouslyFormattedCitation":"(Lucasfilm Games, 1990)"},"properties":{"noteIndex":0},"schema":"https://github.com/citation-style-language/schema/raw/master/csl-citation.json"}</w:instrText>
      </w:r>
      <w:r w:rsidR="00536B7B">
        <w:rPr>
          <w:i/>
          <w:iCs/>
          <w:lang w:val="pt-BR"/>
        </w:rPr>
        <w:fldChar w:fldCharType="separate"/>
      </w:r>
      <w:r w:rsidR="00536B7B" w:rsidRPr="00536B7B">
        <w:rPr>
          <w:iCs/>
          <w:noProof/>
          <w:lang w:val="pt-BR"/>
        </w:rPr>
        <w:t>(Lucasfilm Games, 1990)</w:t>
      </w:r>
      <w:r w:rsidR="00536B7B">
        <w:rPr>
          <w:i/>
          <w:iCs/>
          <w:lang w:val="pt-BR"/>
        </w:rPr>
        <w:fldChar w:fldCharType="end"/>
      </w:r>
      <w:r w:rsidRPr="003A65EB">
        <w:rPr>
          <w:lang w:val="pt-BR"/>
        </w:rPr>
        <w:t>, no qual se nota um menu de</w:t>
      </w:r>
      <w:r>
        <w:rPr>
          <w:lang w:val="pt-BR"/>
        </w:rPr>
        <w:t xml:space="preserve"> ações com vários comandos associados; por defeito, a ação desempenhada ao clicar-se para um dado objeto e/ou personagem é de deslocar-se até onde ele se posiciona no cenário (</w:t>
      </w:r>
      <w:r>
        <w:rPr>
          <w:i/>
          <w:iCs/>
          <w:lang w:val="pt-BR"/>
        </w:rPr>
        <w:t>walk to</w:t>
      </w:r>
      <w:r>
        <w:rPr>
          <w:lang w:val="pt-BR"/>
        </w:rPr>
        <w:t xml:space="preserve">), ainda que outros comandos também lhes estejam adequados: </w:t>
      </w:r>
      <w:r w:rsidR="0003311B">
        <w:rPr>
          <w:lang w:val="pt-BR"/>
        </w:rPr>
        <w:t>por exemplo, para além de “caminhar-se para” o pirata, também se pode “olhar para” o pirata e, em adição a “caminhar-se para” a lareira, consegue-se “usar” a lareira e ainda “olhar para” a lareira</w:t>
      </w:r>
      <w:r w:rsidR="007C452A">
        <w:rPr>
          <w:rStyle w:val="FootnoteReference"/>
          <w:lang w:val="pt-BR"/>
        </w:rPr>
        <w:footnoteReference w:id="8"/>
      </w:r>
      <w:r w:rsidR="0003311B">
        <w:rPr>
          <w:lang w:val="pt-BR"/>
        </w:rPr>
        <w:t>.</w:t>
      </w:r>
    </w:p>
    <w:p w14:paraId="252A4274" w14:textId="6EDAC75F" w:rsidR="003A65EB" w:rsidRDefault="00536B7B" w:rsidP="00536B7B">
      <w:pPr>
        <w:ind w:firstLine="720"/>
        <w:rPr>
          <w:lang w:val="pt-BR"/>
        </w:rPr>
      </w:pPr>
      <w:r>
        <w:rPr>
          <w:lang w:val="pt-BR"/>
        </w:rPr>
        <w:t xml:space="preserve">Atualmente, os comandos (as ações diversas) </w:t>
      </w:r>
      <w:r w:rsidR="00821948">
        <w:rPr>
          <w:lang w:val="pt-BR"/>
        </w:rPr>
        <w:t>tornaram-se ícones gráficos – como é o caso de</w:t>
      </w:r>
      <w:r w:rsidR="00204495">
        <w:rPr>
          <w:lang w:val="pt-BR"/>
        </w:rPr>
        <w:t xml:space="preserve"> </w:t>
      </w:r>
      <w:r w:rsidR="000F1A34" w:rsidRPr="000F1A34">
        <w:rPr>
          <w:i/>
          <w:iCs/>
          <w:lang w:val="pt-BR"/>
        </w:rPr>
        <w:t>The Blind Prophet</w:t>
      </w:r>
      <w:r w:rsidR="000F1A34">
        <w:rPr>
          <w:lang w:val="pt-BR"/>
        </w:rPr>
        <w:t xml:space="preserve"> (2019) e </w:t>
      </w:r>
      <w:r w:rsidR="00821948">
        <w:rPr>
          <w:i/>
          <w:iCs/>
          <w:lang w:val="pt-BR"/>
        </w:rPr>
        <w:t xml:space="preserve">Deponia </w:t>
      </w:r>
      <w:r w:rsidR="00821948">
        <w:rPr>
          <w:lang w:val="pt-BR"/>
        </w:rPr>
        <w:t>(201</w:t>
      </w:r>
      <w:r w:rsidR="000F1A34">
        <w:rPr>
          <w:lang w:val="pt-BR"/>
        </w:rPr>
        <w:t>9</w:t>
      </w:r>
      <w:r w:rsidR="00821948">
        <w:rPr>
          <w:lang w:val="pt-BR"/>
        </w:rPr>
        <w:t>).</w:t>
      </w:r>
    </w:p>
    <w:p w14:paraId="311A3C58" w14:textId="7E3727C4" w:rsidR="00821948" w:rsidRPr="00821948" w:rsidRDefault="00204495" w:rsidP="000F1A34">
      <w:pPr>
        <w:rPr>
          <w:lang w:val="pt-BR"/>
        </w:rPr>
      </w:pPr>
      <w:r>
        <w:rPr>
          <w:noProof/>
          <w:lang w:val="pt-BR"/>
        </w:rPr>
        <w:lastRenderedPageBreak/>
        <w:drawing>
          <wp:inline distT="0" distB="0" distL="0" distR="0" wp14:anchorId="7FB4CF3F" wp14:editId="673AB94C">
            <wp:extent cx="3149698" cy="1986661"/>
            <wp:effectExtent l="0" t="0" r="0" b="0"/>
            <wp:docPr id="14644446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5491" cy="20407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F1A34">
        <w:rPr>
          <w:noProof/>
          <w:lang w:val="pt-BR"/>
        </w:rPr>
        <w:drawing>
          <wp:inline distT="0" distB="0" distL="0" distR="0" wp14:anchorId="1B2EB634" wp14:editId="50A3D182">
            <wp:extent cx="2543908" cy="1976706"/>
            <wp:effectExtent l="0" t="0" r="0" b="5080"/>
            <wp:docPr id="164115034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979" r="21034"/>
                    <a:stretch/>
                  </pic:blipFill>
                  <pic:spPr bwMode="auto">
                    <a:xfrm>
                      <a:off x="0" y="0"/>
                      <a:ext cx="2606776" cy="2025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7C0B04" w14:textId="6A913790" w:rsidR="003A65EB" w:rsidRPr="003A65EB" w:rsidRDefault="000F69ED" w:rsidP="00577036">
      <w:pPr>
        <w:jc w:val="both"/>
        <w:rPr>
          <w:lang w:val="pt-BR"/>
        </w:rPr>
      </w:pPr>
      <w:r>
        <w:rPr>
          <w:lang w:val="pt-BR"/>
        </w:rPr>
        <w:t xml:space="preserve">Fig.1 – Exemplos de interfaces gráficas para o desempenhar de comandos, provenientes de </w:t>
      </w:r>
      <w:r w:rsidRPr="000F69ED">
        <w:rPr>
          <w:i/>
          <w:iCs/>
          <w:lang w:val="pt-BR"/>
        </w:rPr>
        <w:t>The Blind Prophet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author":[{"dropping-particle":"","family":"Ars Goetia","given":"","non-dropping-particle":"","parse-names":false,"suffix":""}],"id":"ITEM-1","issued":{"date-parts":[["2019"]]},"title":"The Blind Prophet","type":"article"},"uris":["http://www.mendeley.com/documents/?uuid=2e7e85ea-322c-4f6f-a78e-9af56d4c56cb"]}],"mendeley":{"formattedCitation":"(Ars Goetia, 2019)","plainTextFormattedCitation":"(Ars Goetia, 2019)","previouslyFormattedCitation":"(Ars Goetia, 2019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0F69ED">
        <w:rPr>
          <w:noProof/>
          <w:lang w:val="pt-BR"/>
        </w:rPr>
        <w:t>(Ars Goetia, 2019)</w:t>
      </w:r>
      <w:r>
        <w:rPr>
          <w:lang w:val="pt-BR"/>
        </w:rPr>
        <w:fldChar w:fldCharType="end"/>
      </w:r>
      <w:r>
        <w:rPr>
          <w:lang w:val="pt-BR"/>
        </w:rPr>
        <w:t xml:space="preserve"> e de </w:t>
      </w:r>
      <w:r w:rsidRPr="000F69ED">
        <w:rPr>
          <w:i/>
          <w:iCs/>
          <w:lang w:val="pt-BR"/>
        </w:rPr>
        <w:t>Deponia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author":[{"dropping-particle":"","family":"Daedalic Entertainment","given":"","non-dropping-particle":"","parse-names":false,"suffix":""}],"id":"ITEM-1","issued":{"date-parts":[["2019"]]},"title":"Deponia","type":"article"},"uris":["http://www.mendeley.com/documents/?uuid=1a4ce67f-5ff2-4b24-8f04-8d05780a9386"]}],"mendeley":{"formattedCitation":"(Daedalic Entertainment, 2019)","plainTextFormattedCitation":"(Daedalic Entertainment, 2019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0F69ED">
        <w:rPr>
          <w:noProof/>
          <w:lang w:val="pt-BR"/>
        </w:rPr>
        <w:t>(Daedalic Entertainment, 2019)</w:t>
      </w:r>
      <w:r>
        <w:rPr>
          <w:lang w:val="pt-BR"/>
        </w:rPr>
        <w:fldChar w:fldCharType="end"/>
      </w:r>
      <w:r>
        <w:rPr>
          <w:lang w:val="pt-BR"/>
        </w:rPr>
        <w:t xml:space="preserve">; em ambos os casos, existe um objeto no chão, o qual pode ser manipulado de várias maneiras – como, por exemplo, pegado (ao selecionar-se, nos dois, a mão) e observado (olho). </w:t>
      </w: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68C005" w14:textId="77777777" w:rsidR="004A4D77" w:rsidRPr="0054364B" w:rsidRDefault="004A4D77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1EFA56B3" w14:textId="77777777" w:rsidR="004A4D77" w:rsidRPr="0054364B" w:rsidRDefault="004A4D77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91FA64" w14:textId="77777777" w:rsidR="004A4D77" w:rsidRPr="0054364B" w:rsidRDefault="004A4D77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17CAB1D6" w14:textId="77777777" w:rsidR="004A4D77" w:rsidRPr="0054364B" w:rsidRDefault="004A4D77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Interface </w:t>
      </w:r>
      <w:r w:rsidRPr="00C32444">
        <w:rPr>
          <w:lang w:val="pt-BR"/>
        </w:rPr>
        <w:t>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  <w:footnote w:id="7">
    <w:p w14:paraId="65703F23" w14:textId="3DA6204E" w:rsidR="0030302A" w:rsidRPr="003666C2" w:rsidRDefault="003030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3666C2">
        <w:t xml:space="preserve"> Isto é, nem todos os jogos digitais adotam a estratégia de, nomeadamente, </w:t>
      </w:r>
      <w:proofErr w:type="spellStart"/>
      <w:r w:rsidR="003666C2" w:rsidRPr="003666C2">
        <w:rPr>
          <w:i/>
          <w:iCs/>
        </w:rPr>
        <w:t>Myst</w:t>
      </w:r>
      <w:proofErr w:type="spellEnd"/>
      <w:r w:rsidR="003666C2">
        <w:t>, em que ações disponíveis (que, se fossem traduzidas para texto, seriam “ir para”, “olhar para” ou “clicar em”) distintas são encaradas por uma interface de interação visual idêntica – a mão é usada para vários casos.</w:t>
      </w:r>
    </w:p>
  </w:footnote>
  <w:footnote w:id="8">
    <w:p w14:paraId="7857E82F" w14:textId="662AFC0B" w:rsidR="007C452A" w:rsidRPr="007C452A" w:rsidRDefault="007C452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7C452A">
        <w:rPr>
          <w:lang w:val="pt-BR"/>
        </w:rPr>
        <w:t xml:space="preserve">Em contrapartida, </w:t>
      </w:r>
      <w:r>
        <w:rPr>
          <w:lang w:val="pt-BR"/>
        </w:rPr>
        <w:t xml:space="preserve">no </w:t>
      </w:r>
      <w:r w:rsidRPr="007C452A">
        <w:rPr>
          <w:i/>
          <w:iCs/>
          <w:lang w:val="pt-BR"/>
        </w:rPr>
        <w:t>Myst</w:t>
      </w:r>
      <w:r>
        <w:rPr>
          <w:lang w:val="pt-BR"/>
        </w:rPr>
        <w:t>, e como não há esta claridade de comandos diferentes constituintes do jogo, sempre que se interage com um objeto apenas é possível realizar uma dada ação (“caminhar-se” na direção do rato, “usar” a alavanca, “pegar” no livro, etc.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3311B"/>
    <w:rsid w:val="00052B20"/>
    <w:rsid w:val="00063ECF"/>
    <w:rsid w:val="000779BC"/>
    <w:rsid w:val="000A6798"/>
    <w:rsid w:val="000A6EFF"/>
    <w:rsid w:val="000E4CA1"/>
    <w:rsid w:val="000F1A34"/>
    <w:rsid w:val="000F69ED"/>
    <w:rsid w:val="00204495"/>
    <w:rsid w:val="00270ECC"/>
    <w:rsid w:val="002D512C"/>
    <w:rsid w:val="0030302A"/>
    <w:rsid w:val="00315003"/>
    <w:rsid w:val="00353DE9"/>
    <w:rsid w:val="003666C2"/>
    <w:rsid w:val="0038070B"/>
    <w:rsid w:val="003A65EB"/>
    <w:rsid w:val="003C6ED2"/>
    <w:rsid w:val="003F0CED"/>
    <w:rsid w:val="00412ABC"/>
    <w:rsid w:val="00491288"/>
    <w:rsid w:val="004A4D77"/>
    <w:rsid w:val="005131AA"/>
    <w:rsid w:val="00536B7B"/>
    <w:rsid w:val="0054364B"/>
    <w:rsid w:val="005627C6"/>
    <w:rsid w:val="00577036"/>
    <w:rsid w:val="005B0CF9"/>
    <w:rsid w:val="005B381D"/>
    <w:rsid w:val="005E02C3"/>
    <w:rsid w:val="00605BB8"/>
    <w:rsid w:val="00674E30"/>
    <w:rsid w:val="00681816"/>
    <w:rsid w:val="007078FA"/>
    <w:rsid w:val="00730EF9"/>
    <w:rsid w:val="00790A0A"/>
    <w:rsid w:val="007C452A"/>
    <w:rsid w:val="00807150"/>
    <w:rsid w:val="00821948"/>
    <w:rsid w:val="0088509B"/>
    <w:rsid w:val="008B01F4"/>
    <w:rsid w:val="008E661E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341B4"/>
    <w:rsid w:val="00C44AA8"/>
    <w:rsid w:val="00C52BA5"/>
    <w:rsid w:val="00C85B23"/>
    <w:rsid w:val="00CD5680"/>
    <w:rsid w:val="00CF545D"/>
    <w:rsid w:val="00CF5E5C"/>
    <w:rsid w:val="00D03DDF"/>
    <w:rsid w:val="00D11763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66FAE"/>
    <w:rsid w:val="00F95C2F"/>
    <w:rsid w:val="00F96D76"/>
    <w:rsid w:val="00FE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3</TotalTime>
  <Pages>6</Pages>
  <Words>3181</Words>
  <Characters>18138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87</cp:revision>
  <dcterms:created xsi:type="dcterms:W3CDTF">2023-10-10T15:34:00Z</dcterms:created>
  <dcterms:modified xsi:type="dcterms:W3CDTF">2023-10-17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